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549F" w:rsidRDefault="00A5549F" w:rsidP="00A5549F">
      <w:pPr>
        <w:spacing w:after="0" w:line="480" w:lineRule="auto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Supplemental Figure Legends:</w:t>
      </w:r>
    </w:p>
    <w:p w:rsidR="00A5549F" w:rsidRDefault="00A5549F" w:rsidP="00A5549F">
      <w:pPr>
        <w:spacing w:after="0" w:line="480" w:lineRule="auto"/>
        <w:rPr>
          <w:rFonts w:ascii="Arial" w:hAnsi="Arial" w:cs="Arial"/>
          <w:sz w:val="24"/>
        </w:rPr>
      </w:pPr>
    </w:p>
    <w:p w:rsidR="00A5549F" w:rsidRDefault="00A5549F" w:rsidP="00A5549F">
      <w:pPr>
        <w:spacing w:after="0" w:line="480" w:lineRule="auto"/>
        <w:rPr>
          <w:rFonts w:ascii="Arial" w:hAnsi="Arial" w:cs="Arial"/>
          <w:sz w:val="24"/>
        </w:rPr>
      </w:pPr>
      <w:proofErr w:type="gramStart"/>
      <w:r>
        <w:rPr>
          <w:rFonts w:ascii="Arial" w:hAnsi="Arial" w:cs="Arial"/>
          <w:sz w:val="24"/>
        </w:rPr>
        <w:t>Supplemental Fig 1.</w:t>
      </w:r>
      <w:proofErr w:type="gramEnd"/>
      <w:r>
        <w:rPr>
          <w:rFonts w:ascii="Arial" w:hAnsi="Arial" w:cs="Arial"/>
          <w:sz w:val="24"/>
        </w:rPr>
        <w:t xml:space="preserve"> </w:t>
      </w:r>
      <w:proofErr w:type="gramStart"/>
      <w:r w:rsidRPr="004B20F9">
        <w:rPr>
          <w:rFonts w:ascii="Arial" w:hAnsi="Arial" w:cs="Arial"/>
          <w:sz w:val="24"/>
        </w:rPr>
        <w:t>Epithelial and stromal PD-L1 expression.</w:t>
      </w:r>
      <w:proofErr w:type="gramEnd"/>
      <w:r>
        <w:rPr>
          <w:rFonts w:ascii="Arial" w:hAnsi="Arial" w:cs="Arial"/>
          <w:sz w:val="24"/>
        </w:rPr>
        <w:t xml:space="preserve"> </w:t>
      </w:r>
      <w:r w:rsidRPr="00EC3258">
        <w:rPr>
          <w:rFonts w:ascii="Arial" w:hAnsi="Arial" w:cs="Arial"/>
          <w:sz w:val="24"/>
        </w:rPr>
        <w:t xml:space="preserve">AQUA scores for PD-L1 in the epithelium (A) and </w:t>
      </w:r>
      <w:proofErr w:type="spellStart"/>
      <w:r w:rsidRPr="00EC3258">
        <w:rPr>
          <w:rFonts w:ascii="Arial" w:hAnsi="Arial" w:cs="Arial"/>
          <w:sz w:val="24"/>
        </w:rPr>
        <w:t>stroma</w:t>
      </w:r>
      <w:proofErr w:type="spellEnd"/>
      <w:r w:rsidRPr="00EC3258">
        <w:rPr>
          <w:rFonts w:ascii="Arial" w:hAnsi="Arial" w:cs="Arial"/>
          <w:sz w:val="24"/>
        </w:rPr>
        <w:t xml:space="preserve"> (B) represented in heat maps for a single whole tissue section. </w:t>
      </w:r>
      <w:proofErr w:type="gramStart"/>
      <w:r w:rsidRPr="00EC3258">
        <w:rPr>
          <w:rFonts w:ascii="Arial" w:hAnsi="Arial" w:cs="Arial"/>
          <w:sz w:val="24"/>
        </w:rPr>
        <w:t xml:space="preserve">Examples of PD-L1 staining in epithelium (C) and </w:t>
      </w:r>
      <w:proofErr w:type="spellStart"/>
      <w:r w:rsidRPr="00EC3258">
        <w:rPr>
          <w:rFonts w:ascii="Arial" w:hAnsi="Arial" w:cs="Arial"/>
          <w:sz w:val="24"/>
        </w:rPr>
        <w:t>stroma</w:t>
      </w:r>
      <w:proofErr w:type="spellEnd"/>
      <w:r w:rsidRPr="00EC3258">
        <w:rPr>
          <w:rFonts w:ascii="Arial" w:hAnsi="Arial" w:cs="Arial"/>
          <w:sz w:val="24"/>
        </w:rPr>
        <w:t xml:space="preserve"> (D) with insets of the tumor (green) and stromal (blue) compartments.</w:t>
      </w:r>
      <w:proofErr w:type="gramEnd"/>
      <w:r w:rsidRPr="00EC3258">
        <w:rPr>
          <w:rFonts w:ascii="Arial" w:hAnsi="Arial" w:cs="Arial"/>
          <w:sz w:val="24"/>
        </w:rPr>
        <w:t xml:space="preserve"> Higher magnification in (E</w:t>
      </w:r>
      <w:proofErr w:type="gramStart"/>
      <w:r w:rsidRPr="00EC3258">
        <w:rPr>
          <w:rFonts w:ascii="Arial" w:hAnsi="Arial" w:cs="Arial"/>
          <w:sz w:val="24"/>
        </w:rPr>
        <w:t>,F</w:t>
      </w:r>
      <w:proofErr w:type="gramEnd"/>
      <w:r w:rsidRPr="00EC3258">
        <w:rPr>
          <w:rFonts w:ascii="Arial" w:hAnsi="Arial" w:cs="Arial"/>
          <w:sz w:val="24"/>
        </w:rPr>
        <w:t>). (</w:t>
      </w:r>
      <w:proofErr w:type="gramStart"/>
      <w:r w:rsidRPr="00EC3258">
        <w:rPr>
          <w:rFonts w:ascii="Arial" w:hAnsi="Arial" w:cs="Arial"/>
          <w:sz w:val="24"/>
        </w:rPr>
        <w:t>blue=</w:t>
      </w:r>
      <w:proofErr w:type="gramEnd"/>
      <w:r w:rsidRPr="00EC3258">
        <w:rPr>
          <w:rFonts w:ascii="Arial" w:hAnsi="Arial" w:cs="Arial"/>
          <w:sz w:val="24"/>
        </w:rPr>
        <w:t>DAPI, green=pan-cytokeratin, red=PD-L1)</w:t>
      </w:r>
    </w:p>
    <w:p w:rsidR="00A5549F" w:rsidRPr="00EC3258" w:rsidRDefault="00A5549F" w:rsidP="00A5549F">
      <w:pPr>
        <w:spacing w:after="0" w:line="480" w:lineRule="auto"/>
        <w:rPr>
          <w:rFonts w:ascii="Arial" w:hAnsi="Arial" w:cs="Arial"/>
          <w:sz w:val="24"/>
        </w:rPr>
      </w:pPr>
    </w:p>
    <w:p w:rsidR="00A5549F" w:rsidRPr="00367F87" w:rsidRDefault="00A5549F" w:rsidP="00A5549F">
      <w:pPr>
        <w:spacing w:after="0" w:line="480" w:lineRule="auto"/>
        <w:rPr>
          <w:rFonts w:ascii="Arial" w:hAnsi="Arial" w:cs="Arial"/>
          <w:sz w:val="24"/>
        </w:rPr>
      </w:pPr>
      <w:proofErr w:type="gramStart"/>
      <w:r>
        <w:rPr>
          <w:rFonts w:ascii="Arial" w:hAnsi="Arial" w:cs="Arial"/>
          <w:sz w:val="24"/>
        </w:rPr>
        <w:t>Supplemental Fig 2</w:t>
      </w:r>
      <w:r w:rsidRPr="00367F87">
        <w:rPr>
          <w:rFonts w:ascii="Arial" w:hAnsi="Arial" w:cs="Arial"/>
          <w:sz w:val="24"/>
        </w:rPr>
        <w:t>.</w:t>
      </w:r>
      <w:proofErr w:type="gramEnd"/>
      <w:r w:rsidRPr="00367F87">
        <w:rPr>
          <w:rFonts w:ascii="Arial" w:hAnsi="Arial" w:cs="Arial"/>
          <w:sz w:val="24"/>
        </w:rPr>
        <w:t xml:space="preserve"> Validation of specificity of PD-L1 antibody used in this study. (A) Western blot of positive and negative cell line controls (provided by Cell Signaling</w:t>
      </w:r>
      <w:r>
        <w:rPr>
          <w:rFonts w:ascii="Arial" w:hAnsi="Arial" w:cs="Arial"/>
          <w:sz w:val="24"/>
        </w:rPr>
        <w:t xml:space="preserve"> Technology</w:t>
      </w:r>
      <w:r w:rsidRPr="00367F87">
        <w:rPr>
          <w:rFonts w:ascii="Arial" w:hAnsi="Arial" w:cs="Arial"/>
          <w:sz w:val="24"/>
        </w:rPr>
        <w:t xml:space="preserve">). (B) </w:t>
      </w:r>
      <w:proofErr w:type="gramStart"/>
      <w:r w:rsidRPr="00367F87">
        <w:rPr>
          <w:rFonts w:ascii="Arial" w:hAnsi="Arial" w:cs="Arial"/>
          <w:sz w:val="24"/>
        </w:rPr>
        <w:t>average</w:t>
      </w:r>
      <w:proofErr w:type="gramEnd"/>
      <w:r w:rsidRPr="00367F87">
        <w:rPr>
          <w:rFonts w:ascii="Arial" w:hAnsi="Arial" w:cs="Arial"/>
          <w:sz w:val="24"/>
        </w:rPr>
        <w:t xml:space="preserve"> quantitative scores of PD-L1 expression in mel624 and mel624-transfected with PD-L1 as positive controls. (C) </w:t>
      </w:r>
      <w:proofErr w:type="gramStart"/>
      <w:r w:rsidRPr="00367F87">
        <w:rPr>
          <w:rFonts w:ascii="Arial" w:hAnsi="Arial" w:cs="Arial"/>
          <w:sz w:val="24"/>
        </w:rPr>
        <w:t>regression</w:t>
      </w:r>
      <w:proofErr w:type="gramEnd"/>
      <w:r w:rsidRPr="00367F87">
        <w:rPr>
          <w:rFonts w:ascii="Arial" w:hAnsi="Arial" w:cs="Arial"/>
          <w:sz w:val="24"/>
        </w:rPr>
        <w:t xml:space="preserve"> of quantitative scores of antibody used in this study with previously published specific</w:t>
      </w:r>
      <w:r>
        <w:rPr>
          <w:rFonts w:ascii="Arial" w:hAnsi="Arial" w:cs="Arial"/>
          <w:sz w:val="24"/>
        </w:rPr>
        <w:t xml:space="preserve"> anti-PD-L1 antibody clone 5H1</w:t>
      </w:r>
      <w:r w:rsidRPr="00367F87">
        <w:rPr>
          <w:rFonts w:ascii="Arial" w:hAnsi="Arial" w:cs="Arial"/>
          <w:sz w:val="24"/>
        </w:rPr>
        <w:t>.</w:t>
      </w:r>
      <w:r>
        <w:rPr>
          <w:rFonts w:ascii="Arial" w:hAnsi="Arial" w:cs="Arial"/>
          <w:sz w:val="24"/>
        </w:rPr>
        <w:fldChar w:fldCharType="begin">
          <w:fldData xml:space="preserve">PEVuZE5vdGU+PENpdGU+PEF1dGhvcj5WZWxjaGV0aTwvQXV0aG9yPjxZZWFyPjIwMTQ8L1llYXI+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</w:fldData>
        </w:fldChar>
      </w:r>
      <w:r>
        <w:rPr>
          <w:rFonts w:ascii="Arial" w:hAnsi="Arial" w:cs="Arial"/>
          <w:sz w:val="24"/>
        </w:rPr>
        <w:instrText xml:space="preserve"> ADDIN EN.CITE </w:instrText>
      </w:r>
      <w:r>
        <w:rPr>
          <w:rFonts w:ascii="Arial" w:hAnsi="Arial" w:cs="Arial"/>
          <w:sz w:val="24"/>
        </w:rPr>
        <w:fldChar w:fldCharType="begin">
          <w:fldData xml:space="preserve">PEVuZE5vdGU+PENpdGU+PEF1dGhvcj5WZWxjaGV0aTwvQXV0aG9yPjxZZWFyPjIwMTQ8L1llYXI+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</w:fldData>
        </w:fldChar>
      </w:r>
      <w:r>
        <w:rPr>
          <w:rFonts w:ascii="Arial" w:hAnsi="Arial" w:cs="Arial"/>
          <w:sz w:val="24"/>
        </w:rPr>
        <w:instrText xml:space="preserve"> ADDIN EN.CITE.DATA </w:instrText>
      </w:r>
      <w:r>
        <w:rPr>
          <w:rFonts w:ascii="Arial" w:hAnsi="Arial" w:cs="Arial"/>
          <w:sz w:val="24"/>
        </w:rPr>
      </w:r>
      <w:r>
        <w:rPr>
          <w:rFonts w:ascii="Arial" w:hAnsi="Arial" w:cs="Arial"/>
          <w:sz w:val="24"/>
        </w:rPr>
        <w:fldChar w:fldCharType="end"/>
      </w:r>
      <w:r>
        <w:rPr>
          <w:rFonts w:ascii="Arial" w:hAnsi="Arial" w:cs="Arial"/>
          <w:sz w:val="24"/>
        </w:rPr>
      </w:r>
      <w:r>
        <w:rPr>
          <w:rFonts w:ascii="Arial" w:hAnsi="Arial" w:cs="Arial"/>
          <w:sz w:val="24"/>
        </w:rPr>
        <w:fldChar w:fldCharType="separate"/>
      </w:r>
      <w:r>
        <w:rPr>
          <w:rFonts w:ascii="Arial" w:hAnsi="Arial" w:cs="Arial"/>
          <w:noProof/>
          <w:sz w:val="24"/>
        </w:rPr>
        <w:t>(</w:t>
      </w:r>
      <w:hyperlink w:anchor="_ENREF_32" w:tooltip="Velcheti, 2014 #6168" w:history="1">
        <w:r>
          <w:rPr>
            <w:rFonts w:ascii="Arial" w:hAnsi="Arial" w:cs="Arial"/>
            <w:noProof/>
            <w:sz w:val="24"/>
          </w:rPr>
          <w:t>32</w:t>
        </w:r>
      </w:hyperlink>
      <w:r>
        <w:rPr>
          <w:rFonts w:ascii="Arial" w:hAnsi="Arial" w:cs="Arial"/>
          <w:noProof/>
          <w:sz w:val="24"/>
        </w:rPr>
        <w:t>)</w:t>
      </w:r>
      <w:r>
        <w:rPr>
          <w:rFonts w:ascii="Arial" w:hAnsi="Arial" w:cs="Arial"/>
          <w:sz w:val="24"/>
        </w:rPr>
        <w:fldChar w:fldCharType="end"/>
      </w:r>
      <w:r w:rsidRPr="00367F87">
        <w:rPr>
          <w:rFonts w:ascii="Arial" w:hAnsi="Arial" w:cs="Arial"/>
          <w:sz w:val="24"/>
        </w:rPr>
        <w:t xml:space="preserve"> (D</w:t>
      </w:r>
      <w:proofErr w:type="gramStart"/>
      <w:r w:rsidRPr="00367F87">
        <w:rPr>
          <w:rFonts w:ascii="Arial" w:hAnsi="Arial" w:cs="Arial"/>
          <w:sz w:val="24"/>
        </w:rPr>
        <w:t>,E</w:t>
      </w:r>
      <w:proofErr w:type="gramEnd"/>
      <w:r w:rsidRPr="00367F87">
        <w:rPr>
          <w:rFonts w:ascii="Arial" w:hAnsi="Arial" w:cs="Arial"/>
          <w:sz w:val="24"/>
        </w:rPr>
        <w:t xml:space="preserve">) Image of tissue microarray </w:t>
      </w:r>
      <w:proofErr w:type="spellStart"/>
      <w:r w:rsidRPr="00367F87">
        <w:rPr>
          <w:rFonts w:ascii="Arial" w:hAnsi="Arial" w:cs="Arial"/>
          <w:sz w:val="24"/>
        </w:rPr>
        <w:t>histospot</w:t>
      </w:r>
      <w:proofErr w:type="spellEnd"/>
      <w:r w:rsidRPr="00367F87">
        <w:rPr>
          <w:rFonts w:ascii="Arial" w:hAnsi="Arial" w:cs="Arial"/>
          <w:sz w:val="24"/>
        </w:rPr>
        <w:t xml:space="preserve"> of placental tissue (</w:t>
      </w:r>
      <w:r>
        <w:rPr>
          <w:rFonts w:ascii="Arial" w:hAnsi="Arial" w:cs="Arial"/>
          <w:sz w:val="24"/>
        </w:rPr>
        <w:t>D</w:t>
      </w:r>
      <w:r w:rsidRPr="00367F87">
        <w:rPr>
          <w:rFonts w:ascii="Arial" w:hAnsi="Arial" w:cs="Arial"/>
          <w:sz w:val="24"/>
        </w:rPr>
        <w:t>) and at higher magnification (E).</w:t>
      </w:r>
    </w:p>
    <w:p w:rsidR="00A5549F" w:rsidRDefault="00A5549F" w:rsidP="00A5549F">
      <w:pPr>
        <w:spacing w:line="480" w:lineRule="auto"/>
        <w:rPr>
          <w:rFonts w:ascii="Arial" w:hAnsi="Arial" w:cs="Arial"/>
          <w:sz w:val="24"/>
        </w:rPr>
      </w:pPr>
    </w:p>
    <w:p w:rsidR="00A5549F" w:rsidRPr="00F93D85" w:rsidRDefault="00A5549F" w:rsidP="00A5549F">
      <w:pPr>
        <w:spacing w:line="480" w:lineRule="auto"/>
        <w:rPr>
          <w:rFonts w:ascii="Arial" w:hAnsi="Arial" w:cs="Arial"/>
          <w:sz w:val="24"/>
        </w:rPr>
      </w:pPr>
      <w:proofErr w:type="gramStart"/>
      <w:r>
        <w:rPr>
          <w:rFonts w:ascii="Arial" w:hAnsi="Arial" w:cs="Arial"/>
          <w:sz w:val="24"/>
        </w:rPr>
        <w:t>Supplemental Fig 3</w:t>
      </w:r>
      <w:r w:rsidRPr="00F93D85">
        <w:rPr>
          <w:rFonts w:ascii="Arial" w:hAnsi="Arial" w:cs="Arial"/>
          <w:sz w:val="24"/>
        </w:rPr>
        <w:t>.</w:t>
      </w:r>
      <w:proofErr w:type="gramEnd"/>
      <w:r w:rsidRPr="00F93D85">
        <w:rPr>
          <w:rFonts w:ascii="Arial" w:hAnsi="Arial" w:cs="Arial"/>
          <w:sz w:val="24"/>
        </w:rPr>
        <w:t xml:space="preserve"> </w:t>
      </w:r>
      <w:proofErr w:type="gramStart"/>
      <w:r w:rsidRPr="00F93D85">
        <w:rPr>
          <w:rFonts w:ascii="Arial" w:hAnsi="Arial" w:cs="Arial"/>
          <w:sz w:val="24"/>
        </w:rPr>
        <w:t xml:space="preserve">Correlation with PD-L1 expression and </w:t>
      </w:r>
      <w:proofErr w:type="spellStart"/>
      <w:r w:rsidRPr="00F93D85">
        <w:rPr>
          <w:rFonts w:ascii="Arial" w:hAnsi="Arial" w:cs="Arial"/>
          <w:sz w:val="24"/>
        </w:rPr>
        <w:t>pCR</w:t>
      </w:r>
      <w:proofErr w:type="spellEnd"/>
      <w:r w:rsidRPr="00F93D85">
        <w:rPr>
          <w:rFonts w:ascii="Arial" w:hAnsi="Arial" w:cs="Arial"/>
          <w:sz w:val="24"/>
        </w:rPr>
        <w:t xml:space="preserve"> in patient subsets.</w:t>
      </w:r>
      <w:proofErr w:type="gramEnd"/>
      <w:r w:rsidRPr="00F93D85">
        <w:rPr>
          <w:rFonts w:ascii="Arial" w:hAnsi="Arial" w:cs="Arial"/>
          <w:sz w:val="24"/>
        </w:rPr>
        <w:t xml:space="preserve"> Continuous epithelial and stromal PD-L1 expression stratified by no </w:t>
      </w:r>
      <w:proofErr w:type="spellStart"/>
      <w:r w:rsidRPr="00F93D85">
        <w:rPr>
          <w:rFonts w:ascii="Arial" w:hAnsi="Arial" w:cs="Arial"/>
          <w:sz w:val="24"/>
        </w:rPr>
        <w:t>pCR</w:t>
      </w:r>
      <w:proofErr w:type="spellEnd"/>
      <w:r w:rsidRPr="00F93D85">
        <w:rPr>
          <w:rFonts w:ascii="Arial" w:hAnsi="Arial" w:cs="Arial"/>
          <w:sz w:val="24"/>
        </w:rPr>
        <w:t xml:space="preserve"> vs. </w:t>
      </w:r>
      <w:proofErr w:type="spellStart"/>
      <w:r w:rsidRPr="00F93D85">
        <w:rPr>
          <w:rFonts w:ascii="Arial" w:hAnsi="Arial" w:cs="Arial"/>
          <w:sz w:val="24"/>
        </w:rPr>
        <w:t>pCR</w:t>
      </w:r>
      <w:proofErr w:type="spellEnd"/>
      <w:r w:rsidRPr="00F93D85">
        <w:rPr>
          <w:rFonts w:ascii="Arial" w:hAnsi="Arial" w:cs="Arial"/>
          <w:sz w:val="24"/>
        </w:rPr>
        <w:t xml:space="preserve"> in A) lymphocyte-predominant breast cancers, B) hormone</w:t>
      </w:r>
      <w:r>
        <w:rPr>
          <w:rFonts w:ascii="Arial" w:hAnsi="Arial" w:cs="Arial"/>
          <w:sz w:val="24"/>
        </w:rPr>
        <w:t>-</w:t>
      </w:r>
      <w:r w:rsidRPr="00F93D85">
        <w:rPr>
          <w:rFonts w:ascii="Arial" w:hAnsi="Arial" w:cs="Arial"/>
          <w:sz w:val="24"/>
        </w:rPr>
        <w:t xml:space="preserve">receptor positive breast cancers, C) HER2-amplified, D) triple-negative breast cancers. </w:t>
      </w:r>
    </w:p>
    <w:p w:rsidR="00A5549F" w:rsidRPr="00367F87" w:rsidRDefault="00A5549F" w:rsidP="00A5549F">
      <w:pPr>
        <w:spacing w:after="0" w:line="480" w:lineRule="auto"/>
        <w:rPr>
          <w:rFonts w:ascii="Arial" w:hAnsi="Arial" w:cs="Arial"/>
          <w:sz w:val="24"/>
        </w:rPr>
      </w:pPr>
    </w:p>
    <w:p w:rsidR="00A5549F" w:rsidRPr="004B20F9" w:rsidRDefault="00A5549F" w:rsidP="00A5549F">
      <w:pPr>
        <w:spacing w:after="0" w:line="480" w:lineRule="auto"/>
        <w:rPr>
          <w:rFonts w:ascii="Arial" w:hAnsi="Arial" w:cs="Arial"/>
          <w:sz w:val="24"/>
        </w:rPr>
      </w:pPr>
      <w:proofErr w:type="gramStart"/>
      <w:r>
        <w:rPr>
          <w:rFonts w:ascii="Arial" w:hAnsi="Arial" w:cs="Arial"/>
          <w:sz w:val="24"/>
        </w:rPr>
        <w:t>Supplemental Fig 4</w:t>
      </w:r>
      <w:r w:rsidRPr="004B20F9">
        <w:rPr>
          <w:rFonts w:ascii="Arial" w:hAnsi="Arial" w:cs="Arial"/>
          <w:sz w:val="24"/>
        </w:rPr>
        <w:t>.</w:t>
      </w:r>
      <w:proofErr w:type="gramEnd"/>
      <w:r w:rsidRPr="004B20F9">
        <w:rPr>
          <w:rFonts w:ascii="Arial" w:hAnsi="Arial" w:cs="Arial"/>
          <w:sz w:val="24"/>
        </w:rPr>
        <w:t xml:space="preserve"> </w:t>
      </w:r>
      <w:proofErr w:type="spellStart"/>
      <w:proofErr w:type="gramStart"/>
      <w:r w:rsidRPr="004B20F9">
        <w:rPr>
          <w:rFonts w:ascii="Arial" w:hAnsi="Arial" w:cs="Arial"/>
          <w:sz w:val="24"/>
        </w:rPr>
        <w:t>Joinpoint</w:t>
      </w:r>
      <w:proofErr w:type="spellEnd"/>
      <w:r w:rsidRPr="004B20F9">
        <w:rPr>
          <w:rFonts w:ascii="Arial" w:hAnsi="Arial" w:cs="Arial"/>
          <w:sz w:val="24"/>
        </w:rPr>
        <w:t xml:space="preserve"> analysis of PD-L1 quantitative scores in the tumor mask (A) and stromal compartment (B).</w:t>
      </w:r>
      <w:proofErr w:type="gramEnd"/>
      <w:r w:rsidRPr="004B20F9">
        <w:rPr>
          <w:rFonts w:ascii="Arial" w:hAnsi="Arial" w:cs="Arial"/>
          <w:sz w:val="24"/>
        </w:rPr>
        <w:t xml:space="preserve"> Visual threshold of detection for both epithelial and </w:t>
      </w:r>
      <w:r w:rsidRPr="004B20F9">
        <w:rPr>
          <w:rFonts w:ascii="Arial" w:hAnsi="Arial" w:cs="Arial"/>
          <w:sz w:val="24"/>
        </w:rPr>
        <w:lastRenderedPageBreak/>
        <w:t xml:space="preserve">stromal AQUA scores lay within the range of 500-800. </w:t>
      </w:r>
      <w:proofErr w:type="spellStart"/>
      <w:r w:rsidRPr="004B20F9">
        <w:rPr>
          <w:rFonts w:ascii="Arial" w:hAnsi="Arial" w:cs="Arial"/>
          <w:sz w:val="24"/>
        </w:rPr>
        <w:t>Joinpoint</w:t>
      </w:r>
      <w:proofErr w:type="spellEnd"/>
      <w:r w:rsidRPr="004B20F9">
        <w:rPr>
          <w:rFonts w:ascii="Arial" w:hAnsi="Arial" w:cs="Arial"/>
          <w:sz w:val="24"/>
        </w:rPr>
        <w:t xml:space="preserve"> #2 for both graphs lies within this range and was used as a cut off for PD-L1 low vs. high expression. </w:t>
      </w:r>
    </w:p>
    <w:p w:rsidR="00A5549F" w:rsidRPr="00367F87" w:rsidRDefault="00A5549F" w:rsidP="00A5549F">
      <w:pPr>
        <w:spacing w:after="0" w:line="480" w:lineRule="auto"/>
        <w:rPr>
          <w:rFonts w:ascii="Arial" w:hAnsi="Arial" w:cs="Arial"/>
          <w:sz w:val="24"/>
        </w:rPr>
      </w:pPr>
    </w:p>
    <w:p w:rsidR="00A5549F" w:rsidRDefault="00A5549F" w:rsidP="00A5549F">
      <w:pPr>
        <w:spacing w:line="480" w:lineRule="auto"/>
        <w:rPr>
          <w:rFonts w:ascii="Arial" w:hAnsi="Arial" w:cs="Arial"/>
          <w:sz w:val="24"/>
        </w:rPr>
      </w:pPr>
      <w:proofErr w:type="gramStart"/>
      <w:r w:rsidRPr="004B20F9">
        <w:rPr>
          <w:rFonts w:ascii="Arial" w:hAnsi="Arial" w:cs="Arial"/>
          <w:sz w:val="24"/>
        </w:rPr>
        <w:t>Suppl</w:t>
      </w:r>
      <w:r>
        <w:rPr>
          <w:rFonts w:ascii="Arial" w:hAnsi="Arial" w:cs="Arial"/>
          <w:sz w:val="24"/>
        </w:rPr>
        <w:t>emental Fig 5</w:t>
      </w:r>
      <w:r w:rsidRPr="004B20F9">
        <w:rPr>
          <w:rFonts w:ascii="Arial" w:hAnsi="Arial" w:cs="Arial"/>
          <w:sz w:val="24"/>
        </w:rPr>
        <w:t>.</w:t>
      </w:r>
      <w:proofErr w:type="gramEnd"/>
      <w:r w:rsidRPr="004B20F9">
        <w:rPr>
          <w:rFonts w:ascii="Arial" w:hAnsi="Arial" w:cs="Arial"/>
          <w:sz w:val="24"/>
        </w:rPr>
        <w:t xml:space="preserve"> </w:t>
      </w:r>
      <w:proofErr w:type="gramStart"/>
      <w:r w:rsidRPr="004B20F9">
        <w:rPr>
          <w:rFonts w:ascii="Arial" w:hAnsi="Arial" w:cs="Arial"/>
          <w:sz w:val="24"/>
        </w:rPr>
        <w:t xml:space="preserve">Contingency tables of PD-L1 in the epithelium (A) and </w:t>
      </w:r>
      <w:proofErr w:type="spellStart"/>
      <w:r w:rsidRPr="004B20F9">
        <w:rPr>
          <w:rFonts w:ascii="Arial" w:hAnsi="Arial" w:cs="Arial"/>
          <w:sz w:val="24"/>
        </w:rPr>
        <w:t>stroma</w:t>
      </w:r>
      <w:proofErr w:type="spellEnd"/>
      <w:r w:rsidRPr="004B20F9">
        <w:rPr>
          <w:rFonts w:ascii="Arial" w:hAnsi="Arial" w:cs="Arial"/>
          <w:sz w:val="24"/>
        </w:rPr>
        <w:t xml:space="preserve"> (B) </w:t>
      </w:r>
      <w:r>
        <w:rPr>
          <w:rFonts w:ascii="Arial" w:hAnsi="Arial" w:cs="Arial"/>
          <w:sz w:val="24"/>
        </w:rPr>
        <w:t>dichotomized</w:t>
      </w:r>
      <w:r w:rsidRPr="004B20F9">
        <w:rPr>
          <w:rFonts w:ascii="Arial" w:hAnsi="Arial" w:cs="Arial"/>
          <w:sz w:val="24"/>
        </w:rPr>
        <w:t xml:space="preserve"> by </w:t>
      </w:r>
      <w:proofErr w:type="spellStart"/>
      <w:r w:rsidRPr="004B20F9">
        <w:rPr>
          <w:rFonts w:ascii="Arial" w:hAnsi="Arial" w:cs="Arial"/>
          <w:sz w:val="24"/>
        </w:rPr>
        <w:t>Joinpoint</w:t>
      </w:r>
      <w:proofErr w:type="spellEnd"/>
      <w:r w:rsidRPr="004B20F9">
        <w:rPr>
          <w:rFonts w:ascii="Arial" w:hAnsi="Arial" w:cs="Arial"/>
          <w:sz w:val="24"/>
        </w:rPr>
        <w:t xml:space="preserve"> into low and high with </w:t>
      </w:r>
      <w:proofErr w:type="spellStart"/>
      <w:r w:rsidRPr="004B20F9">
        <w:rPr>
          <w:rFonts w:ascii="Arial" w:hAnsi="Arial" w:cs="Arial"/>
          <w:sz w:val="24"/>
        </w:rPr>
        <w:t>pCR</w:t>
      </w:r>
      <w:proofErr w:type="spellEnd"/>
      <w:r w:rsidRPr="004B20F9">
        <w:rPr>
          <w:rFonts w:ascii="Arial" w:hAnsi="Arial" w:cs="Arial"/>
          <w:sz w:val="24"/>
        </w:rPr>
        <w:t>.</w:t>
      </w:r>
      <w:proofErr w:type="gramEnd"/>
      <w:r w:rsidRPr="004B20F9">
        <w:rPr>
          <w:rFonts w:ascii="Arial" w:hAnsi="Arial" w:cs="Arial"/>
          <w:sz w:val="24"/>
        </w:rPr>
        <w:t xml:space="preserve"> </w:t>
      </w:r>
    </w:p>
    <w:p w:rsidR="00A5549F" w:rsidRDefault="00A5549F" w:rsidP="00A5549F">
      <w:pPr>
        <w:spacing w:after="0" w:line="480" w:lineRule="auto"/>
        <w:rPr>
          <w:rFonts w:ascii="Arial" w:hAnsi="Arial" w:cs="Arial"/>
          <w:sz w:val="24"/>
        </w:rPr>
      </w:pPr>
    </w:p>
    <w:p w:rsidR="00A5549F" w:rsidRDefault="00A5549F" w:rsidP="00A5549F">
      <w:pPr>
        <w:spacing w:after="0" w:line="480" w:lineRule="auto"/>
        <w:rPr>
          <w:rFonts w:ascii="Arial" w:hAnsi="Arial" w:cs="Arial"/>
          <w:sz w:val="24"/>
        </w:rPr>
      </w:pPr>
      <w:proofErr w:type="gramStart"/>
      <w:r>
        <w:rPr>
          <w:rFonts w:ascii="Arial" w:hAnsi="Arial" w:cs="Arial"/>
          <w:sz w:val="24"/>
        </w:rPr>
        <w:t>Supplemental Table 1.</w:t>
      </w:r>
      <w:proofErr w:type="gramEnd"/>
      <w:r>
        <w:rPr>
          <w:rFonts w:ascii="Arial" w:hAnsi="Arial" w:cs="Arial"/>
          <w:sz w:val="24"/>
        </w:rPr>
        <w:t xml:space="preserve"> Exclusion of Ki67 from Table 4 shows that both stromal and epithelial PD-L1 expressions are highly significant in multivariate analysis.</w:t>
      </w:r>
      <w:bookmarkStart w:id="0" w:name="_GoBack"/>
      <w:bookmarkEnd w:id="0"/>
    </w:p>
    <w:sectPr w:rsidR="00A5549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5549F"/>
    <w:rsid w:val="00001895"/>
    <w:rsid w:val="000039AB"/>
    <w:rsid w:val="0002276E"/>
    <w:rsid w:val="00023803"/>
    <w:rsid w:val="000244A2"/>
    <w:rsid w:val="00025CCF"/>
    <w:rsid w:val="0002639D"/>
    <w:rsid w:val="00034E03"/>
    <w:rsid w:val="0003528B"/>
    <w:rsid w:val="00040A70"/>
    <w:rsid w:val="00042A2A"/>
    <w:rsid w:val="00056B12"/>
    <w:rsid w:val="00066EC2"/>
    <w:rsid w:val="0007587B"/>
    <w:rsid w:val="0008348C"/>
    <w:rsid w:val="00090B78"/>
    <w:rsid w:val="000A082F"/>
    <w:rsid w:val="000A24F7"/>
    <w:rsid w:val="000A2E03"/>
    <w:rsid w:val="000B52D8"/>
    <w:rsid w:val="000C36B0"/>
    <w:rsid w:val="00112FBA"/>
    <w:rsid w:val="001138E7"/>
    <w:rsid w:val="0013576B"/>
    <w:rsid w:val="00141887"/>
    <w:rsid w:val="001752E7"/>
    <w:rsid w:val="00182D0A"/>
    <w:rsid w:val="001A290F"/>
    <w:rsid w:val="001B1FE8"/>
    <w:rsid w:val="001D1176"/>
    <w:rsid w:val="001F6A10"/>
    <w:rsid w:val="00224CF9"/>
    <w:rsid w:val="00227577"/>
    <w:rsid w:val="00234399"/>
    <w:rsid w:val="00235B6B"/>
    <w:rsid w:val="00240ADC"/>
    <w:rsid w:val="00245199"/>
    <w:rsid w:val="00271C7F"/>
    <w:rsid w:val="00271D93"/>
    <w:rsid w:val="00271DDA"/>
    <w:rsid w:val="002929BA"/>
    <w:rsid w:val="00294E50"/>
    <w:rsid w:val="002A4019"/>
    <w:rsid w:val="002B0343"/>
    <w:rsid w:val="002B617A"/>
    <w:rsid w:val="002E3C6D"/>
    <w:rsid w:val="002E41B1"/>
    <w:rsid w:val="00304873"/>
    <w:rsid w:val="003237BE"/>
    <w:rsid w:val="003308AC"/>
    <w:rsid w:val="00351702"/>
    <w:rsid w:val="00353315"/>
    <w:rsid w:val="003617DC"/>
    <w:rsid w:val="003870ED"/>
    <w:rsid w:val="0039113E"/>
    <w:rsid w:val="003964CA"/>
    <w:rsid w:val="003A1294"/>
    <w:rsid w:val="003C49E2"/>
    <w:rsid w:val="003D0779"/>
    <w:rsid w:val="0040240B"/>
    <w:rsid w:val="00412E92"/>
    <w:rsid w:val="00450DC9"/>
    <w:rsid w:val="00456C2A"/>
    <w:rsid w:val="00463C19"/>
    <w:rsid w:val="00477D76"/>
    <w:rsid w:val="004820B1"/>
    <w:rsid w:val="004837FC"/>
    <w:rsid w:val="00486E9E"/>
    <w:rsid w:val="00491D5E"/>
    <w:rsid w:val="004A1382"/>
    <w:rsid w:val="004B0C1B"/>
    <w:rsid w:val="004B4FAF"/>
    <w:rsid w:val="004C4021"/>
    <w:rsid w:val="004D7B52"/>
    <w:rsid w:val="004E1189"/>
    <w:rsid w:val="004E2645"/>
    <w:rsid w:val="004F361A"/>
    <w:rsid w:val="004F4792"/>
    <w:rsid w:val="0051164A"/>
    <w:rsid w:val="005244F9"/>
    <w:rsid w:val="00532CEA"/>
    <w:rsid w:val="00535F99"/>
    <w:rsid w:val="00562023"/>
    <w:rsid w:val="00567942"/>
    <w:rsid w:val="00570015"/>
    <w:rsid w:val="00576E4A"/>
    <w:rsid w:val="00583CC2"/>
    <w:rsid w:val="00586F80"/>
    <w:rsid w:val="00590F2C"/>
    <w:rsid w:val="00593FC9"/>
    <w:rsid w:val="005B11BC"/>
    <w:rsid w:val="005B7BD6"/>
    <w:rsid w:val="005C4A04"/>
    <w:rsid w:val="005D01D9"/>
    <w:rsid w:val="005F623E"/>
    <w:rsid w:val="006477B3"/>
    <w:rsid w:val="00657AF1"/>
    <w:rsid w:val="006720BC"/>
    <w:rsid w:val="00684ED5"/>
    <w:rsid w:val="00694646"/>
    <w:rsid w:val="00695BFB"/>
    <w:rsid w:val="00697BE0"/>
    <w:rsid w:val="006E7886"/>
    <w:rsid w:val="006F1812"/>
    <w:rsid w:val="006F68EB"/>
    <w:rsid w:val="00706C63"/>
    <w:rsid w:val="00706C91"/>
    <w:rsid w:val="00714205"/>
    <w:rsid w:val="0071791A"/>
    <w:rsid w:val="00721C1E"/>
    <w:rsid w:val="007318CD"/>
    <w:rsid w:val="00742FDB"/>
    <w:rsid w:val="00746054"/>
    <w:rsid w:val="007515E1"/>
    <w:rsid w:val="00760FB2"/>
    <w:rsid w:val="0077776B"/>
    <w:rsid w:val="007827DC"/>
    <w:rsid w:val="007A49A0"/>
    <w:rsid w:val="007C28BE"/>
    <w:rsid w:val="007C3CA9"/>
    <w:rsid w:val="007D4B3C"/>
    <w:rsid w:val="007D5612"/>
    <w:rsid w:val="007D5839"/>
    <w:rsid w:val="007E3593"/>
    <w:rsid w:val="00830E93"/>
    <w:rsid w:val="00840133"/>
    <w:rsid w:val="00851DCF"/>
    <w:rsid w:val="0085244C"/>
    <w:rsid w:val="00852CD7"/>
    <w:rsid w:val="00865261"/>
    <w:rsid w:val="00865D40"/>
    <w:rsid w:val="00891F8D"/>
    <w:rsid w:val="00894BDA"/>
    <w:rsid w:val="00896EF2"/>
    <w:rsid w:val="008A0E5A"/>
    <w:rsid w:val="008A17F9"/>
    <w:rsid w:val="008B5DCF"/>
    <w:rsid w:val="008B7F2B"/>
    <w:rsid w:val="008D20F5"/>
    <w:rsid w:val="008F1DAF"/>
    <w:rsid w:val="0090274E"/>
    <w:rsid w:val="00911547"/>
    <w:rsid w:val="00916828"/>
    <w:rsid w:val="009171BB"/>
    <w:rsid w:val="009315A7"/>
    <w:rsid w:val="009346B8"/>
    <w:rsid w:val="009568CC"/>
    <w:rsid w:val="0095758B"/>
    <w:rsid w:val="0098346D"/>
    <w:rsid w:val="00996E9F"/>
    <w:rsid w:val="009A0955"/>
    <w:rsid w:val="009A7F17"/>
    <w:rsid w:val="009B39EB"/>
    <w:rsid w:val="009C4BA5"/>
    <w:rsid w:val="009D707D"/>
    <w:rsid w:val="009E7B24"/>
    <w:rsid w:val="00A0490D"/>
    <w:rsid w:val="00A13183"/>
    <w:rsid w:val="00A14BE9"/>
    <w:rsid w:val="00A17033"/>
    <w:rsid w:val="00A208D8"/>
    <w:rsid w:val="00A34650"/>
    <w:rsid w:val="00A37636"/>
    <w:rsid w:val="00A40BA9"/>
    <w:rsid w:val="00A529A8"/>
    <w:rsid w:val="00A5549F"/>
    <w:rsid w:val="00A669F2"/>
    <w:rsid w:val="00A721C8"/>
    <w:rsid w:val="00A74BC0"/>
    <w:rsid w:val="00AA5BD0"/>
    <w:rsid w:val="00AB2DA7"/>
    <w:rsid w:val="00AC4D3E"/>
    <w:rsid w:val="00AD2BC7"/>
    <w:rsid w:val="00AE243D"/>
    <w:rsid w:val="00AE63E4"/>
    <w:rsid w:val="00B02469"/>
    <w:rsid w:val="00B03F7B"/>
    <w:rsid w:val="00B077A5"/>
    <w:rsid w:val="00B1586A"/>
    <w:rsid w:val="00B20AB5"/>
    <w:rsid w:val="00B31EA2"/>
    <w:rsid w:val="00B34B86"/>
    <w:rsid w:val="00B41D68"/>
    <w:rsid w:val="00B4691F"/>
    <w:rsid w:val="00B76551"/>
    <w:rsid w:val="00B85B48"/>
    <w:rsid w:val="00B86C4D"/>
    <w:rsid w:val="00BB1B3E"/>
    <w:rsid w:val="00BB411B"/>
    <w:rsid w:val="00BC3C60"/>
    <w:rsid w:val="00BC525A"/>
    <w:rsid w:val="00BC7004"/>
    <w:rsid w:val="00BE6AC8"/>
    <w:rsid w:val="00BE7F9B"/>
    <w:rsid w:val="00C00595"/>
    <w:rsid w:val="00C03579"/>
    <w:rsid w:val="00C06D9E"/>
    <w:rsid w:val="00C078DD"/>
    <w:rsid w:val="00C1225A"/>
    <w:rsid w:val="00C153CE"/>
    <w:rsid w:val="00C15FE3"/>
    <w:rsid w:val="00C16544"/>
    <w:rsid w:val="00C2712D"/>
    <w:rsid w:val="00C35DEB"/>
    <w:rsid w:val="00C3638A"/>
    <w:rsid w:val="00C54BF1"/>
    <w:rsid w:val="00C56112"/>
    <w:rsid w:val="00C61C4D"/>
    <w:rsid w:val="00C6259D"/>
    <w:rsid w:val="00C63B70"/>
    <w:rsid w:val="00C6481E"/>
    <w:rsid w:val="00C66302"/>
    <w:rsid w:val="00C735AD"/>
    <w:rsid w:val="00C81698"/>
    <w:rsid w:val="00C82C00"/>
    <w:rsid w:val="00C857F0"/>
    <w:rsid w:val="00C904CE"/>
    <w:rsid w:val="00C91583"/>
    <w:rsid w:val="00C94270"/>
    <w:rsid w:val="00C96FD8"/>
    <w:rsid w:val="00CA2150"/>
    <w:rsid w:val="00CB225C"/>
    <w:rsid w:val="00CB5D82"/>
    <w:rsid w:val="00CC7F85"/>
    <w:rsid w:val="00CD3DA3"/>
    <w:rsid w:val="00CD3FE2"/>
    <w:rsid w:val="00CD5DD9"/>
    <w:rsid w:val="00CE22A9"/>
    <w:rsid w:val="00CE3D99"/>
    <w:rsid w:val="00CE5372"/>
    <w:rsid w:val="00CE5FF4"/>
    <w:rsid w:val="00D03619"/>
    <w:rsid w:val="00D045AC"/>
    <w:rsid w:val="00D06E56"/>
    <w:rsid w:val="00D07BFF"/>
    <w:rsid w:val="00D1038F"/>
    <w:rsid w:val="00D33153"/>
    <w:rsid w:val="00D41133"/>
    <w:rsid w:val="00D4409E"/>
    <w:rsid w:val="00D45534"/>
    <w:rsid w:val="00D60257"/>
    <w:rsid w:val="00D63758"/>
    <w:rsid w:val="00D65227"/>
    <w:rsid w:val="00D743D3"/>
    <w:rsid w:val="00D82619"/>
    <w:rsid w:val="00D91EC5"/>
    <w:rsid w:val="00DA0A33"/>
    <w:rsid w:val="00DA0CE2"/>
    <w:rsid w:val="00DB2278"/>
    <w:rsid w:val="00DC066F"/>
    <w:rsid w:val="00DC48AC"/>
    <w:rsid w:val="00DC5C7B"/>
    <w:rsid w:val="00DD4EC1"/>
    <w:rsid w:val="00DE5ECC"/>
    <w:rsid w:val="00E06983"/>
    <w:rsid w:val="00E116D2"/>
    <w:rsid w:val="00E16921"/>
    <w:rsid w:val="00E23610"/>
    <w:rsid w:val="00E241F1"/>
    <w:rsid w:val="00E25B43"/>
    <w:rsid w:val="00E41BEC"/>
    <w:rsid w:val="00E515BE"/>
    <w:rsid w:val="00E55272"/>
    <w:rsid w:val="00E60793"/>
    <w:rsid w:val="00E61278"/>
    <w:rsid w:val="00E731A2"/>
    <w:rsid w:val="00E77914"/>
    <w:rsid w:val="00EA5694"/>
    <w:rsid w:val="00EB05A4"/>
    <w:rsid w:val="00EC3E49"/>
    <w:rsid w:val="00EC6338"/>
    <w:rsid w:val="00ED4039"/>
    <w:rsid w:val="00EE3AEA"/>
    <w:rsid w:val="00EE57EA"/>
    <w:rsid w:val="00F31E1D"/>
    <w:rsid w:val="00F330AD"/>
    <w:rsid w:val="00F3407A"/>
    <w:rsid w:val="00F34C93"/>
    <w:rsid w:val="00F730A4"/>
    <w:rsid w:val="00F7350A"/>
    <w:rsid w:val="00F75216"/>
    <w:rsid w:val="00F80240"/>
    <w:rsid w:val="00F81DA5"/>
    <w:rsid w:val="00F9556F"/>
    <w:rsid w:val="00FA04D5"/>
    <w:rsid w:val="00FB7429"/>
    <w:rsid w:val="00FD0F70"/>
    <w:rsid w:val="00FD1489"/>
    <w:rsid w:val="00FE02B1"/>
    <w:rsid w:val="00FE2995"/>
    <w:rsid w:val="00FF667A"/>
    <w:rsid w:val="00FF74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549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549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99</Words>
  <Characters>1705</Characters>
  <Application>Microsoft Office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nehart, Timothy</dc:creator>
  <cp:lastModifiedBy>Rinehart, Timothy</cp:lastModifiedBy>
  <cp:revision>1</cp:revision>
  <dcterms:created xsi:type="dcterms:W3CDTF">2014-12-16T15:41:00Z</dcterms:created>
  <dcterms:modified xsi:type="dcterms:W3CDTF">2014-12-16T15:42:00Z</dcterms:modified>
</cp:coreProperties>
</file>